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LAWAL MUNIRAT OLAYINKA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957</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LAWAL MUNIRAT OLAYINKA</w:t>
      </w:r>
      <w:r>
        <w:rPr>
          <w:b/>
          <w:color w:val="000000"/>
          <w:sz w:val="24"/>
          <w:szCs w:val="24"/>
        </w:rPr>
        <w:t xml:space="preserve"> ND</w:t>
      </w:r>
      <w:r>
        <w:rPr>
          <w:b/>
          <w:color w:val="000000"/>
          <w:sz w:val="24"/>
          <w:szCs w:val="24"/>
        </w:rPr>
        <w:t>/23/SLT/PT/O</w:t>
      </w:r>
      <w:r>
        <w:rPr>
          <w:b/>
          <w:color w:val="000000"/>
          <w:sz w:val="24"/>
          <w:szCs w:val="24"/>
          <w:lang w:val="en-US"/>
        </w:rPr>
        <w:t>957,</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would like to express my heartfelt gratitude to everyone who supported me throughout the preparation of this project report titled "Antioxidants anacardium occidentale on rancidity oil induced  rats."My sincere appreciation goes to my project  supervisor, Dr. Mrs. Hassan I.R. for her valuable guidance, encouragement, and constructive feedback during the course of this work. Her mentorship played a key role in the successful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also extend my gratitude to the Head of Department, Mr. Lukman I.A. for providing the necessary facilities and a supportive academic environment within the Science Laboratory Technology Department at Kwara State Polytechnic.I am thankful to all my lecturers and classmates for their support, suggestions, and encouragement during the course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A very special thanks goes to my wonderful parents, Mr. and Mrs. Lawal, for their unwavering love, prayers, and sacrifices, as well as to my amazing siblings for their constant support and encouragement. Their belief in me has been my greatest motivation.Thank you all.</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Lawal Munirat Olayinka</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ND/23/SLT/PT/0957</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Science Laboratory Technology</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hAnsi="Times New Roman"/>
          <w:b/>
          <w:bCs/>
          <w:color w:val="000000"/>
          <w:kern w:val="36"/>
          <w:sz w:val="26"/>
          <w:szCs w:val="28"/>
          <w:lang w:val="en-US"/>
        </w:rPr>
        <w:t>Kwara State Polytechnic</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43</Words>
  <Pages>95</Pages>
  <Characters>80962</Characters>
  <Application>WPS Office</Application>
  <DocSecurity>0</DocSecurity>
  <Paragraphs>1062</Paragraphs>
  <ScaleCrop>false</ScaleCrop>
  <LinksUpToDate>false</LinksUpToDate>
  <CharactersWithSpaces>9829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8-14T12:33:01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